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73E1"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 xml:space="preserve">Can Data Analysis Techniques be used for </w:t>
      </w:r>
      <w:r w:rsidR="00235687">
        <w:rPr>
          <w:rFonts w:ascii="Times New Roman" w:hAnsi="Times New Roman" w:cs="Times New Roman"/>
          <w:sz w:val="32"/>
          <w:szCs w:val="32"/>
          <w:lang w:val="en-IE"/>
        </w:rPr>
        <w:t xml:space="preserve">accurat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235687">
        <w:rPr>
          <w:rFonts w:ascii="Times New Roman" w:hAnsi="Times New Roman" w:cs="Times New Roman"/>
          <w:sz w:val="32"/>
          <w:szCs w:val="32"/>
          <w:lang w:val="en-IE"/>
        </w:rPr>
        <w:t xml:space="preserve"> using past data</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6A4380" w:rsidRDefault="006A4380">
      <w:r>
        <w:br w:type="page"/>
      </w:r>
    </w:p>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B27E70"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4684338" w:history="1">
            <w:r w:rsidR="00B27E70" w:rsidRPr="00C07C98">
              <w:rPr>
                <w:rStyle w:val="Hyperlink"/>
                <w:rFonts w:ascii="Times New Roman" w:hAnsi="Times New Roman" w:cs="Times New Roman"/>
                <w:noProof/>
                <w:lang w:val="en-IE"/>
              </w:rPr>
              <w:t>Abstract</w:t>
            </w:r>
            <w:r w:rsidR="00B27E70">
              <w:rPr>
                <w:noProof/>
                <w:webHidden/>
              </w:rPr>
              <w:tab/>
            </w:r>
            <w:r w:rsidR="00B27E70">
              <w:rPr>
                <w:noProof/>
                <w:webHidden/>
              </w:rPr>
              <w:fldChar w:fldCharType="begin"/>
            </w:r>
            <w:r w:rsidR="00B27E70">
              <w:rPr>
                <w:noProof/>
                <w:webHidden/>
              </w:rPr>
              <w:instrText xml:space="preserve"> PAGEREF _Toc514684338 \h </w:instrText>
            </w:r>
            <w:r w:rsidR="00B27E70">
              <w:rPr>
                <w:noProof/>
                <w:webHidden/>
              </w:rPr>
            </w:r>
            <w:r w:rsidR="00B27E70">
              <w:rPr>
                <w:noProof/>
                <w:webHidden/>
              </w:rPr>
              <w:fldChar w:fldCharType="separate"/>
            </w:r>
            <w:r w:rsidR="00B27E70">
              <w:rPr>
                <w:noProof/>
                <w:webHidden/>
              </w:rPr>
              <w:t>3</w:t>
            </w:r>
            <w:r w:rsidR="00B27E70">
              <w:rPr>
                <w:noProof/>
                <w:webHidden/>
              </w:rPr>
              <w:fldChar w:fldCharType="end"/>
            </w:r>
          </w:hyperlink>
        </w:p>
        <w:p w:rsidR="00B27E70" w:rsidRDefault="00B27E70">
          <w:pPr>
            <w:pStyle w:val="TOC1"/>
            <w:tabs>
              <w:tab w:val="right" w:leader="dot" w:pos="9010"/>
            </w:tabs>
            <w:rPr>
              <w:rFonts w:eastAsiaTheme="minorEastAsia" w:cstheme="minorBidi"/>
              <w:b w:val="0"/>
              <w:bCs w:val="0"/>
              <w:i w:val="0"/>
              <w:iCs w:val="0"/>
              <w:noProof/>
              <w:lang w:val="en-IE"/>
            </w:rPr>
          </w:pPr>
          <w:hyperlink w:anchor="_Toc514684339" w:history="1">
            <w:r w:rsidRPr="00C07C98">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4684339 \h </w:instrText>
            </w:r>
            <w:r>
              <w:rPr>
                <w:noProof/>
                <w:webHidden/>
              </w:rPr>
            </w:r>
            <w:r>
              <w:rPr>
                <w:noProof/>
                <w:webHidden/>
              </w:rPr>
              <w:fldChar w:fldCharType="separate"/>
            </w:r>
            <w:r>
              <w:rPr>
                <w:noProof/>
                <w:webHidden/>
              </w:rPr>
              <w:t>4</w:t>
            </w:r>
            <w:r>
              <w:rPr>
                <w:noProof/>
                <w:webHidden/>
              </w:rPr>
              <w:fldChar w:fldCharType="end"/>
            </w:r>
          </w:hyperlink>
        </w:p>
        <w:p w:rsidR="00B27E70" w:rsidRDefault="00B27E70">
          <w:pPr>
            <w:pStyle w:val="TOC1"/>
            <w:tabs>
              <w:tab w:val="right" w:leader="dot" w:pos="9010"/>
            </w:tabs>
            <w:rPr>
              <w:rFonts w:eastAsiaTheme="minorEastAsia" w:cstheme="minorBidi"/>
              <w:b w:val="0"/>
              <w:bCs w:val="0"/>
              <w:i w:val="0"/>
              <w:iCs w:val="0"/>
              <w:noProof/>
              <w:lang w:val="en-IE"/>
            </w:rPr>
          </w:pPr>
          <w:hyperlink w:anchor="_Toc514684340" w:history="1">
            <w:r w:rsidRPr="00C07C98">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4684340 \h </w:instrText>
            </w:r>
            <w:r>
              <w:rPr>
                <w:noProof/>
                <w:webHidden/>
              </w:rPr>
            </w:r>
            <w:r>
              <w:rPr>
                <w:noProof/>
                <w:webHidden/>
              </w:rPr>
              <w:fldChar w:fldCharType="separate"/>
            </w:r>
            <w:r>
              <w:rPr>
                <w:noProof/>
                <w:webHidden/>
              </w:rPr>
              <w:t>5</w:t>
            </w:r>
            <w:r>
              <w:rPr>
                <w:noProof/>
                <w:webHidden/>
              </w:rPr>
              <w:fldChar w:fldCharType="end"/>
            </w:r>
          </w:hyperlink>
        </w:p>
        <w:p w:rsidR="00B27E70" w:rsidRDefault="00B27E70">
          <w:pPr>
            <w:pStyle w:val="TOC2"/>
            <w:tabs>
              <w:tab w:val="right" w:leader="dot" w:pos="9010"/>
            </w:tabs>
            <w:rPr>
              <w:rFonts w:eastAsiaTheme="minorEastAsia" w:cstheme="minorBidi"/>
              <w:b w:val="0"/>
              <w:bCs w:val="0"/>
              <w:noProof/>
              <w:sz w:val="24"/>
              <w:szCs w:val="24"/>
              <w:lang w:val="en-IE"/>
            </w:rPr>
          </w:pPr>
          <w:hyperlink w:anchor="_Toc514684341" w:history="1">
            <w:r w:rsidRPr="00C07C98">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4684341 \h </w:instrText>
            </w:r>
            <w:r>
              <w:rPr>
                <w:noProof/>
                <w:webHidden/>
              </w:rPr>
            </w:r>
            <w:r>
              <w:rPr>
                <w:noProof/>
                <w:webHidden/>
              </w:rPr>
              <w:fldChar w:fldCharType="separate"/>
            </w:r>
            <w:r>
              <w:rPr>
                <w:noProof/>
                <w:webHidden/>
              </w:rPr>
              <w:t>5</w:t>
            </w:r>
            <w:r>
              <w:rPr>
                <w:noProof/>
                <w:webHidden/>
              </w:rPr>
              <w:fldChar w:fldCharType="end"/>
            </w:r>
          </w:hyperlink>
        </w:p>
        <w:p w:rsidR="00B27E70" w:rsidRDefault="00B27E70">
          <w:pPr>
            <w:pStyle w:val="TOC2"/>
            <w:tabs>
              <w:tab w:val="right" w:leader="dot" w:pos="9010"/>
            </w:tabs>
            <w:rPr>
              <w:rFonts w:eastAsiaTheme="minorEastAsia" w:cstheme="minorBidi"/>
              <w:b w:val="0"/>
              <w:bCs w:val="0"/>
              <w:noProof/>
              <w:sz w:val="24"/>
              <w:szCs w:val="24"/>
              <w:lang w:val="en-IE"/>
            </w:rPr>
          </w:pPr>
          <w:hyperlink w:anchor="_Toc514684342" w:history="1">
            <w:r w:rsidRPr="00C07C98">
              <w:rPr>
                <w:rStyle w:val="Hyperlink"/>
                <w:rFonts w:ascii="Times New Roman" w:hAnsi="Times New Roman" w:cs="Times New Roman"/>
                <w:noProof/>
              </w:rPr>
              <w:t>Current Numerical Weather Prediction Systems</w:t>
            </w:r>
            <w:r>
              <w:rPr>
                <w:noProof/>
                <w:webHidden/>
              </w:rPr>
              <w:tab/>
            </w:r>
            <w:r>
              <w:rPr>
                <w:noProof/>
                <w:webHidden/>
              </w:rPr>
              <w:fldChar w:fldCharType="begin"/>
            </w:r>
            <w:r>
              <w:rPr>
                <w:noProof/>
                <w:webHidden/>
              </w:rPr>
              <w:instrText xml:space="preserve"> PAGEREF _Toc514684342 \h </w:instrText>
            </w:r>
            <w:r>
              <w:rPr>
                <w:noProof/>
                <w:webHidden/>
              </w:rPr>
            </w:r>
            <w:r>
              <w:rPr>
                <w:noProof/>
                <w:webHidden/>
              </w:rPr>
              <w:fldChar w:fldCharType="separate"/>
            </w:r>
            <w:r>
              <w:rPr>
                <w:noProof/>
                <w:webHidden/>
              </w:rPr>
              <w:t>9</w:t>
            </w:r>
            <w:r>
              <w:rPr>
                <w:noProof/>
                <w:webHidden/>
              </w:rPr>
              <w:fldChar w:fldCharType="end"/>
            </w:r>
          </w:hyperlink>
        </w:p>
        <w:p w:rsidR="00B27E70" w:rsidRDefault="00B27E70">
          <w:pPr>
            <w:pStyle w:val="TOC2"/>
            <w:tabs>
              <w:tab w:val="right" w:leader="dot" w:pos="9010"/>
            </w:tabs>
            <w:rPr>
              <w:rFonts w:eastAsiaTheme="minorEastAsia" w:cstheme="minorBidi"/>
              <w:b w:val="0"/>
              <w:bCs w:val="0"/>
              <w:noProof/>
              <w:sz w:val="24"/>
              <w:szCs w:val="24"/>
              <w:lang w:val="en-IE"/>
            </w:rPr>
          </w:pPr>
          <w:hyperlink w:anchor="_Toc514684343" w:history="1">
            <w:r w:rsidRPr="00C07C98">
              <w:rPr>
                <w:rStyle w:val="Hyperlink"/>
                <w:rFonts w:ascii="Times New Roman" w:hAnsi="Times New Roman" w:cs="Times New Roman"/>
                <w:noProof/>
              </w:rPr>
              <w:t>Numerical Weather Prediction Computing Power</w:t>
            </w:r>
            <w:r>
              <w:rPr>
                <w:noProof/>
                <w:webHidden/>
              </w:rPr>
              <w:tab/>
            </w:r>
            <w:r>
              <w:rPr>
                <w:noProof/>
                <w:webHidden/>
              </w:rPr>
              <w:fldChar w:fldCharType="begin"/>
            </w:r>
            <w:r>
              <w:rPr>
                <w:noProof/>
                <w:webHidden/>
              </w:rPr>
              <w:instrText xml:space="preserve"> PAGEREF _Toc514684343 \h </w:instrText>
            </w:r>
            <w:r>
              <w:rPr>
                <w:noProof/>
                <w:webHidden/>
              </w:rPr>
            </w:r>
            <w:r>
              <w:rPr>
                <w:noProof/>
                <w:webHidden/>
              </w:rPr>
              <w:fldChar w:fldCharType="separate"/>
            </w:r>
            <w:r>
              <w:rPr>
                <w:noProof/>
                <w:webHidden/>
              </w:rPr>
              <w:t>10</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0" w:name="_Toc514684338"/>
      <w:r w:rsidRPr="006A4380">
        <w:rPr>
          <w:rFonts w:ascii="Times New Roman" w:hAnsi="Times New Roman" w:cs="Times New Roman"/>
          <w:sz w:val="28"/>
          <w:szCs w:val="28"/>
          <w:lang w:val="en-IE"/>
        </w:rPr>
        <w:lastRenderedPageBreak/>
        <w:t>Abstract</w:t>
      </w:r>
      <w:bookmarkEnd w:id="0"/>
    </w:p>
    <w:p w:rsidR="001315A7" w:rsidRDefault="001315A7" w:rsidP="001315A7">
      <w:pPr>
        <w:rPr>
          <w:rFonts w:eastAsiaTheme="majorEastAsia"/>
          <w:color w:val="2F5496" w:themeColor="accent1" w:themeShade="BF"/>
        </w:rPr>
      </w:pPr>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4684339"/>
      <w:r w:rsidRPr="006A4380">
        <w:rPr>
          <w:rFonts w:ascii="Times New Roman" w:hAnsi="Times New Roman" w:cs="Times New Roman"/>
          <w:sz w:val="28"/>
          <w:szCs w:val="28"/>
          <w:lang w:val="en-IE"/>
        </w:rPr>
        <w:lastRenderedPageBreak/>
        <w:t>Introduction</w:t>
      </w:r>
      <w:bookmarkEnd w:id="1"/>
    </w:p>
    <w:p w:rsidR="00380B4A" w:rsidRDefault="000A00D3" w:rsidP="00FD4CB3">
      <w:pPr>
        <w:spacing w:line="360" w:lineRule="auto"/>
        <w:jc w:val="both"/>
      </w:pPr>
      <w:r>
        <w:t>Accurate weather prediction has the potential to greatly influence a number of industries with agriculture being one of them.</w:t>
      </w:r>
      <w:r w:rsidR="00C26D34">
        <w:t xml:space="preserve"> Up until recent</w:t>
      </w:r>
      <w:r w:rsidR="00906B33">
        <w:t>ly,</w:t>
      </w:r>
      <w:r w:rsidR="00C26D34">
        <w:t xml:space="preserve"> numerical weather prediction would </w:t>
      </w:r>
      <w:r w:rsidR="00784CAF">
        <w:t>have been considered a task for supercomputers</w:t>
      </w:r>
      <w:r w:rsidR="00A76F85">
        <w:t>, and to a certain extent</w:t>
      </w:r>
      <w:r w:rsidR="00657241">
        <w:t>,</w:t>
      </w:r>
      <w:r w:rsidR="00A76F85">
        <w:t xml:space="preserve"> still is</w:t>
      </w:r>
      <w:r w:rsidR="00784CAF">
        <w:t>. With recent advances in computing power and algorithm development, this task can now be attempted without the excessive hardware requirements.</w:t>
      </w:r>
    </w:p>
    <w:p w:rsidR="00380B4A" w:rsidRDefault="00380B4A" w:rsidP="00FD4CB3">
      <w:pPr>
        <w:spacing w:line="360" w:lineRule="auto"/>
        <w:jc w:val="both"/>
      </w:pPr>
    </w:p>
    <w:p w:rsidR="0080325E" w:rsidRDefault="00380B4A" w:rsidP="00FD4CB3">
      <w:pPr>
        <w:spacing w:line="360" w:lineRule="auto"/>
        <w:jc w:val="both"/>
      </w:pPr>
      <w:r>
        <w:t>Agricul</w:t>
      </w:r>
      <w:r w:rsidR="002944E5">
        <w:t>ture is just one industries</w:t>
      </w:r>
      <w:r>
        <w:t xml:space="preserve"> that can benefit from these advances.</w:t>
      </w:r>
      <w:r w:rsidR="0034709E">
        <w:t xml:space="preserve"> </w:t>
      </w:r>
      <w:r w:rsidR="0034709E">
        <w:fldChar w:fldCharType="begin"/>
      </w:r>
      <w:r w:rsidR="0034709E">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DOI":"10.3354/cr033003","ISSN":"0936-577X, 1616-1572","shortTitle":"Climate prediction and agriculture","language":"en","author":[{"family":"Sivakumar","given":"Mvk"}],"issued":{"date-parts":[["2006",12,21]]}}}],"schema":"https://github.com/citation-style-language/schema/raw/master/csl-citation.json"} </w:instrText>
      </w:r>
      <w:r w:rsidR="0034709E">
        <w:fldChar w:fldCharType="separate"/>
      </w:r>
      <w:r w:rsidR="0034709E">
        <w:rPr>
          <w:noProof/>
        </w:rPr>
        <w:t>(Sivakumar, 2006)</w:t>
      </w:r>
      <w:r w:rsidR="0034709E">
        <w:fldChar w:fldCharType="end"/>
      </w:r>
      <w:r w:rsidR="00D67966">
        <w:t xml:space="preserve"> outlines that accurate long term weather prediction can be used to mitigate risk in agriculture by helping predict the success or failure of an agricultural season.</w:t>
      </w:r>
      <w:r w:rsidR="00FB4D3C">
        <w:t xml:space="preserve"> This would also lead to economic benefits, where inputs could be restricted in the event that the long term weather </w:t>
      </w:r>
      <w:r w:rsidR="00C750A9">
        <w:t>forecast is not agreeable. Similarly, accurate weather prediction could also be used to improve crop establishment and overall yields by utilising forecasts to determine optimal planting and harvesting times.</w:t>
      </w:r>
    </w:p>
    <w:p w:rsidR="0080325E" w:rsidRDefault="0080325E" w:rsidP="00FD4CB3">
      <w:pPr>
        <w:spacing w:line="360" w:lineRule="auto"/>
        <w:jc w:val="both"/>
      </w:pPr>
    </w:p>
    <w:p w:rsidR="00235687" w:rsidRDefault="00B3192D" w:rsidP="00FD4CB3">
      <w:pPr>
        <w:spacing w:line="360" w:lineRule="auto"/>
        <w:jc w:val="both"/>
      </w:pPr>
      <w:r>
        <w:t xml:space="preserve">Precise weather prediction using predictive analytics would also assist local authorities in informing the population about incoming extreme weather events, potentially saving lives and livelihoods. </w:t>
      </w:r>
      <w:r w:rsidR="00D2368D">
        <w:fldChar w:fldCharType="begin"/>
      </w:r>
      <w:r w:rsidR="00D2368D">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rsidR="00D2368D">
        <w:fldChar w:fldCharType="separate"/>
      </w:r>
      <w:r w:rsidR="00D2368D">
        <w:rPr>
          <w:noProof/>
        </w:rPr>
        <w:t>(Huang and Ran, 2003)</w:t>
      </w:r>
      <w:r w:rsidR="00D2368D">
        <w:fldChar w:fldCharType="end"/>
      </w:r>
      <w:r w:rsidR="00D2368D">
        <w:t xml:space="preserve"> outline a traf</w:t>
      </w:r>
      <w:r w:rsidR="00743BF3">
        <w:t>fic speed prediction model based on a neural network that determines the optimal speed under certain adverse circumstances such as severe weather events.</w:t>
      </w:r>
      <w:r w:rsidR="00D727E2">
        <w:t xml:space="preserve"> </w:t>
      </w:r>
    </w:p>
    <w:p w:rsidR="00A42611" w:rsidRDefault="00A42611" w:rsidP="00FD4CB3">
      <w:pPr>
        <w:spacing w:line="360" w:lineRule="auto"/>
        <w:jc w:val="both"/>
      </w:pPr>
    </w:p>
    <w:p w:rsidR="00A42611" w:rsidRPr="00A42611" w:rsidRDefault="00A42611" w:rsidP="00A42611">
      <w:pPr>
        <w:spacing w:line="360" w:lineRule="auto"/>
        <w:jc w:val="both"/>
      </w:pPr>
      <w:r>
        <w:t>In addition</w:t>
      </w:r>
      <w:r w:rsidRPr="00A42611">
        <w:t xml:space="preserve">, the ability to </w:t>
      </w:r>
      <w:r w:rsidR="005D4695">
        <w:t xml:space="preserve">accurately </w:t>
      </w:r>
      <w:r w:rsidRPr="00A42611">
        <w:t xml:space="preserve">predict </w:t>
      </w:r>
      <w:r w:rsidR="00F106AF">
        <w:t>certain</w:t>
      </w:r>
      <w:r w:rsidRPr="00A42611">
        <w:t xml:space="preserve"> weather </w:t>
      </w:r>
      <w:r w:rsidR="005D4695">
        <w:t>phenomenon</w:t>
      </w:r>
      <w:r w:rsidR="00F106AF">
        <w:t xml:space="preserve"> would greatly impact particular industries. Given a dataset with the relevant information weather prediction</w:t>
      </w:r>
      <w:r w:rsidR="005D4695">
        <w:t xml:space="preserve"> </w:t>
      </w:r>
      <w:r w:rsidRPr="00A42611">
        <w:t xml:space="preserve">could be </w:t>
      </w:r>
      <w:r w:rsidR="00F106AF">
        <w:t>used</w:t>
      </w:r>
      <w:r w:rsidRPr="00A42611">
        <w:t xml:space="preserve"> to estimate the total hours of sunshine per day. </w:t>
      </w:r>
      <w:r w:rsidR="005D4695">
        <w:t>This</w:t>
      </w:r>
      <w:r w:rsidRPr="00A42611">
        <w:t xml:space="preserve"> information could</w:t>
      </w:r>
      <w:r w:rsidR="005D4695">
        <w:t xml:space="preserve"> then</w:t>
      </w:r>
      <w:r w:rsidRPr="00A42611">
        <w:t xml:space="preserve"> be </w:t>
      </w:r>
      <w:r w:rsidR="00776F63">
        <w:t>put to use</w:t>
      </w:r>
      <w:r w:rsidRPr="00A42611">
        <w:t xml:space="preserve"> in the solar energy industry for more efficient and cost-effective energy generation. </w:t>
      </w:r>
      <w:r w:rsidR="005D4695">
        <w:t>These examples epitomise the range of applications that accurate weather prediction can influence.</w:t>
      </w:r>
    </w:p>
    <w:p w:rsidR="00235687" w:rsidRDefault="00235687" w:rsidP="00FD4CB3">
      <w:pPr>
        <w:spacing w:line="360" w:lineRule="auto"/>
        <w:jc w:val="both"/>
      </w:pPr>
    </w:p>
    <w:p w:rsidR="00362737" w:rsidRDefault="00235687" w:rsidP="00FD4CB3">
      <w:pPr>
        <w:spacing w:line="360" w:lineRule="auto"/>
        <w:jc w:val="both"/>
      </w:pPr>
      <w:r>
        <w:t xml:space="preserve">Therefore the aim of this research is to determine if data analysis techniques can be used to accurately predict </w:t>
      </w:r>
      <w:r w:rsidR="00D42CE4">
        <w:t xml:space="preserve">short term </w:t>
      </w:r>
      <w:r>
        <w:t>weather forecasts using past data.</w:t>
      </w:r>
      <w:r w:rsidR="00AB1186">
        <w:t xml:space="preserve"> To implement this research, past data is programmatically retrieved from Met Éireann’s website to be analysed and used as a basis for the predictions.</w:t>
      </w:r>
      <w:r w:rsidR="00362737">
        <w:br w:type="page"/>
      </w:r>
    </w:p>
    <w:p w:rsidR="001315A7" w:rsidRDefault="00362737" w:rsidP="00186F49">
      <w:pPr>
        <w:pStyle w:val="Heading1"/>
        <w:spacing w:line="360" w:lineRule="auto"/>
        <w:jc w:val="both"/>
        <w:rPr>
          <w:rFonts w:ascii="Times New Roman" w:hAnsi="Times New Roman" w:cs="Times New Roman"/>
          <w:sz w:val="28"/>
          <w:szCs w:val="28"/>
          <w:lang w:val="en-IE"/>
        </w:rPr>
      </w:pPr>
      <w:bookmarkStart w:id="2" w:name="_Toc514684340"/>
      <w:r>
        <w:rPr>
          <w:rFonts w:ascii="Times New Roman" w:hAnsi="Times New Roman" w:cs="Times New Roman"/>
          <w:sz w:val="28"/>
          <w:szCs w:val="28"/>
          <w:lang w:val="en-IE"/>
        </w:rPr>
        <w:lastRenderedPageBreak/>
        <w:t>Literature Review</w:t>
      </w:r>
      <w:bookmarkEnd w:id="2"/>
    </w:p>
    <w:p w:rsidR="00557E82" w:rsidRPr="00557E82" w:rsidRDefault="00557E82" w:rsidP="00557E82">
      <w:pPr>
        <w:pStyle w:val="Heading2"/>
        <w:spacing w:line="360" w:lineRule="auto"/>
        <w:jc w:val="both"/>
        <w:rPr>
          <w:rFonts w:ascii="Times New Roman" w:hAnsi="Times New Roman" w:cs="Times New Roman"/>
          <w:sz w:val="28"/>
          <w:szCs w:val="28"/>
        </w:rPr>
      </w:pPr>
      <w:bookmarkStart w:id="3" w:name="_Toc514684341"/>
      <w:r w:rsidRPr="00557E82">
        <w:rPr>
          <w:rFonts w:ascii="Times New Roman" w:hAnsi="Times New Roman" w:cs="Times New Roman"/>
          <w:sz w:val="28"/>
          <w:szCs w:val="28"/>
        </w:rPr>
        <w:t>Existing Data Mining Studies</w:t>
      </w:r>
      <w:bookmarkEnd w:id="3"/>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7D57A6" w:rsidRPr="00556939">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 the authors instead determine </w:t>
      </w:r>
      <w:r w:rsidR="00FC0973">
        <w:t xml:space="preserve">association </w:t>
      </w:r>
      <w:r w:rsidR="007D57A6" w:rsidRPr="00556939">
        <w:t>rules for the weather i.e. under what circumstances particular weather events will occur.</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the Density Based Spatial Clustering</w:t>
      </w:r>
      <w:r w:rsidR="0054672D">
        <w:t xml:space="preserve"> of</w:t>
      </w:r>
      <w:r w:rsidR="00A40302">
        <w:t xml:space="preserve"> </w:t>
      </w:r>
      <w:r w:rsidR="0054672D">
        <w:t>Applications</w:t>
      </w:r>
      <w:r w:rsidR="00A40302">
        <w:t xml:space="preserve"> </w:t>
      </w:r>
      <w:r w:rsidR="0054672D">
        <w:t xml:space="preserve">with </w:t>
      </w:r>
      <w:r w:rsidR="00A40302">
        <w:t>Noise (</w:t>
      </w:r>
      <w:r w:rsidR="007D4025">
        <w:t>DBSCAN</w:t>
      </w:r>
      <w:r w:rsidR="00A40302">
        <w:t>)</w:t>
      </w:r>
      <w:r w:rsidR="007D4025">
        <w:t xml:space="preserve"> and </w:t>
      </w:r>
      <w:r w:rsidR="00737639" w:rsidRPr="00737639">
        <w:t>K-Nearest Neighbo</w:t>
      </w:r>
      <w:r w:rsidR="00AF040D">
        <w:t>u</w:t>
      </w:r>
      <w:r w:rsidR="00737639" w:rsidRPr="00737639">
        <w:t>r (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35248B">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F32ACE" w:rsidRPr="00F32ACE">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Following this 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cenario, the data consisted of  seventeen features based on ten </w:t>
      </w:r>
      <w:r w:rsidR="00870B1E">
        <w:lastRenderedPageBreak/>
        <w:t>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f the model can not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F35C3E">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the authors create three new variables in the dataset that represent the previous three days 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9B1EBF">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Artificial Neural Network (ANN) and least median squares linear regression to predict daily average temperature. This results in the ANN having a lower correlation coefficient between the actual and predicated </w:t>
      </w:r>
      <w:r w:rsidR="009B1EBF">
        <w:lastRenderedPageBreak/>
        <w:t>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1B41E8" w:rsidRPr="00742AA4">
        <w:instrText xml:space="preserve"> ADDIN ZOTERO_ITEM CSL_CITATION {"citationID":"eYbmWL2f","properties":{"formattedCitation":"(PAL {\\i{}et al.}, no date)","plainCitation":"(PAL et al., no dat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1B41E8" w:rsidRPr="00742AA4">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instrText xml:space="preserve"> ADDIN ZOTERO_ITEM CSL_CITATION {"citationID":"dCJyAeHR","properties":{"formattedCitation":"(Nagalakshmi, Usha and Ramanathan, 2013)","plainCitation":"(Nagalakshmi, Usha and Ramanathan, 2013)","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655073">
        <w:instrText xml:space="preserve"> ADDIN ZOTERO_ITEM CSL_CITATION {"citationID":"HeXsEnEq","properties":{"formattedCitation":"(Flynn, no date)","plainCitation":"(Flynn, no dat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instrText xml:space="preserve"> ADDIN ZOTERO_ITEM CSL_CITATION {"citationID":"1RkjeVgc","properties":{"formattedCitation":"(Maqsood, Khan and Abraham, 2004)","plainCitation":"(Maqsood, Khan and Abraham, 2004)","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Pr>
          <w:rFonts w:ascii="Cambria Math" w:hAnsi="Cambria Math" w:cs="Cambria Math"/>
        </w:rPr>
        <w:instrText>ﬀ</w:instrText>
      </w:r>
      <w:r>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The authors ensemble consists of a multi-layered perceptron (MLP), Elman recurrent neural network (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the second ensemble model uses a winner takes all approach.</w:t>
      </w:r>
      <w:r w:rsidR="007533BC">
        <w:t xml:space="preserve"> RBFN was deemed to be the best </w:t>
      </w:r>
      <w:r w:rsidR="007533BC">
        <w:lastRenderedPageBreak/>
        <w:t>individual model in terms of accuracy and training time.</w:t>
      </w:r>
      <w:r w:rsidR="00AE255D">
        <w:t xml:space="preserve"> Regarding the ensemble approach, the authors found the winner takes all ensemble to have the smaller prediction error of the two.</w:t>
      </w: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support vector machines (SVM) to predict maximum atmospheric temperature 24 hours ahead.</w:t>
      </w:r>
      <w:r w:rsidR="001E4D13">
        <w:t xml:space="preserve"> The authors compare the results of an SVM  to the results achieved by a back-propagated MLP.</w:t>
      </w:r>
      <w:r w:rsidR="00076F0C">
        <w:t xml:space="preserve"> The auth</w:t>
      </w:r>
      <w:r w:rsidR="002F64FD">
        <w:t>ors use weather data from 2003 to 2007 to train the models and then use data from January to July 2008 as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instrText xml:space="preserve"> ADDIN ZOTERO_ITEM CSL_CITATION {"citationID":"44qk41tX","properties":{"formattedCitation":"(Kurniawan, Jati and Azmi, 2017)","plainCitation":"(Kurniawan, Jati and Azmi, 2017)","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determine the </w:t>
      </w:r>
      <w:r w:rsidR="001A4C6B">
        <w:t>weather. The system is tested 33</w:t>
      </w:r>
      <w:r w:rsidR="00A05B97">
        <w:t xml:space="preserve"> times in comparison to weather recordings from external sources with. On all occasions the system is</w:t>
      </w:r>
      <w:r w:rsidR="001A4C6B">
        <w:t xml:space="preserve"> reported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fldChar w:fldCharType="begin"/>
      </w:r>
      <w:r w:rsidR="00BC3358">
        <w:instrText xml:space="preserve"> ADDIN ZOTERO_ITEM CSL_CITATION {"citationID":"z3WnKJrP","properties":{"formattedCitation":"(Pandey, Agrawal and Agrawal, 2017)","plainCitation":"(Pandey, Agrawal and Agrawal, 2017)","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w:t>
      </w:r>
      <w:r w:rsidR="00FB490A">
        <w:lastRenderedPageBreak/>
        <w:t>program from Hadoop on the dataset.</w:t>
      </w:r>
      <w:r w:rsidR="0006454F">
        <w:t xml:space="preserve"> The ANFIS model achieves a relatively low MSE of approximately 1.42 indicating it is a reasonable model.</w:t>
      </w: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F043E9" w:rsidRDefault="00F043E9" w:rsidP="00737639">
      <w:pPr>
        <w:spacing w:line="360" w:lineRule="auto"/>
        <w:jc w:val="both"/>
      </w:pPr>
    </w:p>
    <w:p w:rsidR="00400E30" w:rsidRDefault="00F043E9" w:rsidP="00F043E9">
      <w:pPr>
        <w:pStyle w:val="Heading2"/>
        <w:spacing w:line="360" w:lineRule="auto"/>
        <w:jc w:val="both"/>
        <w:rPr>
          <w:rFonts w:ascii="Times New Roman" w:hAnsi="Times New Roman" w:cs="Times New Roman"/>
          <w:sz w:val="28"/>
          <w:szCs w:val="28"/>
        </w:rPr>
      </w:pPr>
      <w:bookmarkStart w:id="4" w:name="_Toc514684342"/>
      <w:r w:rsidRPr="00F043E9">
        <w:rPr>
          <w:rFonts w:ascii="Times New Roman" w:hAnsi="Times New Roman" w:cs="Times New Roman"/>
          <w:sz w:val="28"/>
          <w:szCs w:val="28"/>
        </w:rPr>
        <w:t>Current Numerical Weather Prediction Systems</w:t>
      </w:r>
      <w:bookmarkEnd w:id="4"/>
    </w:p>
    <w:p w:rsidR="00F043E9" w:rsidRDefault="00CF6076" w:rsidP="00F043E9">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495134">
        <w:rPr>
          <w:lang w:val="en-GB"/>
        </w:rPr>
        <w:instrText xml:space="preserve"> ADDIN ZOTERO_ITEM CSL_CITATION {"citationID":"JBqwWJv4","properties":{"formattedCitation":"(Flynn, no date)","plainCitation":"(Flynn, no dat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w:t>
      </w:r>
      <w:r w:rsidR="001E509A">
        <w:rPr>
          <w:lang w:val="en-GB"/>
        </w:rPr>
        <w:t xml:space="preserve">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w:t>
      </w:r>
      <w:r w:rsidR="00094CDE">
        <w:rPr>
          <w:lang w:val="en-GB"/>
        </w:rPr>
        <w:lastRenderedPageBreak/>
        <w:t>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3D34E6" w:rsidP="00F043E9">
      <w:pPr>
        <w:spacing w:line="360" w:lineRule="auto"/>
        <w:jc w:val="both"/>
        <w:rPr>
          <w:lang w:val="en-GB"/>
        </w:rPr>
      </w:pPr>
      <w:r>
        <w:rPr>
          <w:lang w:val="en-GB"/>
        </w:rPr>
        <w:fldChar w:fldCharType="begin"/>
      </w:r>
      <w:r>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Pr>
          <w:lang w:val="en-GB"/>
        </w:rPr>
        <w:fldChar w:fldCharType="separate"/>
      </w:r>
      <w:r w:rsidRPr="003D34E6">
        <w:rPr>
          <w:lang w:val="en-US"/>
        </w:rPr>
        <w:t>(</w:t>
      </w:r>
      <w:r w:rsidRPr="003D34E6">
        <w:rPr>
          <w:i/>
          <w:iCs/>
          <w:lang w:val="en-US"/>
        </w:rPr>
        <w:t>How Met Éireann produces a forecast - Met Éireann - The Irish Meteorological Service</w:t>
      </w:r>
      <w:r>
        <w:rPr>
          <w:lang w:val="en-US"/>
        </w:rPr>
        <w:t>, n.d.</w:t>
      </w:r>
      <w:r w:rsidRPr="003D34E6">
        <w:rPr>
          <w:lang w:val="en-US"/>
        </w:rPr>
        <w:t>)</w:t>
      </w:r>
      <w:r>
        <w:rPr>
          <w:lang w:val="en-GB"/>
        </w:rPr>
        <w:fldChar w:fldCharType="end"/>
      </w:r>
      <w:r>
        <w:rPr>
          <w:lang w:val="en-GB"/>
        </w:rPr>
        <w:t xml:space="preserve"> </w:t>
      </w:r>
      <w:r w:rsidR="00CF78BE">
        <w:rPr>
          <w:lang w:val="en-GB"/>
        </w:rPr>
        <w:t>provide a brief overview of their entire weather forecasting process. As is the case with all NWP systems, the first step is to collect observations of current and past weather</w:t>
      </w:r>
      <w:r w:rsidR="0085040F">
        <w:rPr>
          <w:lang w:val="en-GB"/>
        </w:rPr>
        <w:t xml:space="preserve"> conditions</w:t>
      </w:r>
      <w:r w:rsidR="00CF78BE">
        <w:rPr>
          <w:lang w:val="en-GB"/>
        </w:rPr>
        <w:t>. Following this the process enters the data assimilation stage.</w:t>
      </w:r>
      <w:r w:rsidR="001E0FF9">
        <w:rPr>
          <w:lang w:val="en-GB"/>
        </w:rPr>
        <w:t xml:space="preserve"> Numerous 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Met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Intensity Resolution Local Area Model, is used to provide short term weather forecasts.</w:t>
      </w:r>
      <w:r w:rsidR="00AB7DA6">
        <w:rPr>
          <w:lang w:val="en-GB"/>
        </w:rPr>
        <w:t xml:space="preserve"> This model has been developed by a number of countries as part of a consortium.</w:t>
      </w:r>
    </w:p>
    <w:p w:rsidR="0089768F" w:rsidRDefault="0089768F" w:rsidP="00F043E9">
      <w:pPr>
        <w:spacing w:line="360" w:lineRule="auto"/>
        <w:jc w:val="both"/>
        <w:rPr>
          <w:lang w:val="en-GB"/>
        </w:rPr>
      </w:pPr>
    </w:p>
    <w:p w:rsidR="0089768F" w:rsidRDefault="0089768F" w:rsidP="0089768F">
      <w:pPr>
        <w:pStyle w:val="Heading2"/>
        <w:spacing w:line="360" w:lineRule="auto"/>
        <w:jc w:val="both"/>
        <w:rPr>
          <w:rFonts w:ascii="Times New Roman" w:hAnsi="Times New Roman" w:cs="Times New Roman"/>
          <w:sz w:val="28"/>
          <w:szCs w:val="28"/>
        </w:rPr>
      </w:pPr>
      <w:bookmarkStart w:id="5" w:name="_Toc514684343"/>
      <w:r w:rsidRPr="00F043E9">
        <w:rPr>
          <w:rFonts w:ascii="Times New Roman" w:hAnsi="Times New Roman" w:cs="Times New Roman"/>
          <w:sz w:val="28"/>
          <w:szCs w:val="28"/>
        </w:rPr>
        <w:t xml:space="preserve">Numerical Weather Prediction </w:t>
      </w:r>
      <w:r>
        <w:rPr>
          <w:rFonts w:ascii="Times New Roman" w:hAnsi="Times New Roman" w:cs="Times New Roman"/>
          <w:sz w:val="28"/>
          <w:szCs w:val="28"/>
        </w:rPr>
        <w:t>Computing Power</w:t>
      </w:r>
      <w:bookmarkEnd w:id="5"/>
    </w:p>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has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Pr="00CF78BE" w:rsidRDefault="00A51F82" w:rsidP="00F043E9">
      <w:pPr>
        <w:spacing w:line="360" w:lineRule="auto"/>
        <w:jc w:val="both"/>
        <w:rPr>
          <w:lang w:val="en-GB"/>
        </w:rPr>
      </w:pPr>
      <w:r>
        <w:rPr>
          <w:lang w:val="en-GB"/>
        </w:rPr>
        <w:lastRenderedPageBreak/>
        <w:fldChar w:fldCharType="begin"/>
      </w:r>
      <w:r>
        <w:rPr>
          <w:lang w:val="en-GB"/>
        </w:rPr>
        <w:instrText xml:space="preserve"> ADDIN ZOTERO_ITEM CSL_CITATION {"citationID":"XRcAopJL","properties":{"formattedCitation":"(MICHALAKES and VACHHARAJANI, 2008)","plainCitation":"(MICHALAKES and VACHHARAJANI, 2008)","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Pr>
          <w:rFonts w:ascii="Cambria Math" w:hAnsi="Cambria Math" w:cs="Cambria Math"/>
          <w:lang w:val="en-GB"/>
        </w:rPr>
        <w:instrText>ﬀ</w:instrText>
      </w:r>
      <w:r>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bookmarkStart w:id="6" w:name="_GoBack"/>
      <w:bookmarkEnd w:id="6"/>
      <w:r w:rsidR="0052609E">
        <w:rPr>
          <w:lang w:val="en-GB"/>
        </w:rPr>
        <w:t xml:space="preserve">Interestingly the </w:t>
      </w:r>
      <w:r w:rsidR="00B065E2">
        <w:rPr>
          <w:lang w:val="en-GB"/>
        </w:rPr>
        <w:t>NWP models used by Met Éireann are run on supercomputer that contain multiple high powered GPU’s further highlighting the scale of NWP problems.</w:t>
      </w:r>
    </w:p>
    <w:p w:rsidR="00400E30" w:rsidRPr="00DC0418" w:rsidRDefault="00400E30" w:rsidP="00737639">
      <w:pPr>
        <w:spacing w:line="360" w:lineRule="auto"/>
        <w:jc w:val="both"/>
      </w:pPr>
    </w:p>
    <w:sectPr w:rsidR="00400E30" w:rsidRPr="00DC0418" w:rsidSect="0085255E">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8229A" w:rsidRDefault="0028229A" w:rsidP="00362737">
      <w:r>
        <w:separator/>
      </w:r>
    </w:p>
  </w:endnote>
  <w:endnote w:type="continuationSeparator" w:id="0">
    <w:p w:rsidR="0028229A" w:rsidRDefault="0028229A"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5255E" w:rsidRDefault="0085255E"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85255E" w:rsidRDefault="0085255E"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8229A" w:rsidRDefault="0028229A" w:rsidP="00362737">
      <w:r>
        <w:separator/>
      </w:r>
    </w:p>
  </w:footnote>
  <w:footnote w:type="continuationSeparator" w:id="0">
    <w:p w:rsidR="0028229A" w:rsidRDefault="0028229A" w:rsidP="003627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4085D"/>
    <w:rsid w:val="0004354D"/>
    <w:rsid w:val="00053616"/>
    <w:rsid w:val="00056E12"/>
    <w:rsid w:val="0006454F"/>
    <w:rsid w:val="00076F0C"/>
    <w:rsid w:val="000923B2"/>
    <w:rsid w:val="00094CDE"/>
    <w:rsid w:val="000A00D3"/>
    <w:rsid w:val="000B563F"/>
    <w:rsid w:val="000B757A"/>
    <w:rsid w:val="000F266C"/>
    <w:rsid w:val="0010190D"/>
    <w:rsid w:val="00114C6D"/>
    <w:rsid w:val="00125D2C"/>
    <w:rsid w:val="001302D1"/>
    <w:rsid w:val="001313A8"/>
    <w:rsid w:val="001315A7"/>
    <w:rsid w:val="00141AF7"/>
    <w:rsid w:val="0016171D"/>
    <w:rsid w:val="00175441"/>
    <w:rsid w:val="0017713B"/>
    <w:rsid w:val="00186F49"/>
    <w:rsid w:val="001A4C6B"/>
    <w:rsid w:val="001B13F5"/>
    <w:rsid w:val="001B239C"/>
    <w:rsid w:val="001B41E8"/>
    <w:rsid w:val="001B754B"/>
    <w:rsid w:val="001C4EDD"/>
    <w:rsid w:val="001E0FF9"/>
    <w:rsid w:val="001E4D13"/>
    <w:rsid w:val="001E509A"/>
    <w:rsid w:val="001F524F"/>
    <w:rsid w:val="00235687"/>
    <w:rsid w:val="0023722B"/>
    <w:rsid w:val="00246658"/>
    <w:rsid w:val="002539C8"/>
    <w:rsid w:val="00261C8F"/>
    <w:rsid w:val="0028229A"/>
    <w:rsid w:val="00293B51"/>
    <w:rsid w:val="002944E5"/>
    <w:rsid w:val="002A238E"/>
    <w:rsid w:val="002B4904"/>
    <w:rsid w:val="002E5B12"/>
    <w:rsid w:val="002F0A34"/>
    <w:rsid w:val="002F38D3"/>
    <w:rsid w:val="002F64FD"/>
    <w:rsid w:val="003010E9"/>
    <w:rsid w:val="00301E16"/>
    <w:rsid w:val="003066A4"/>
    <w:rsid w:val="0031004B"/>
    <w:rsid w:val="003308E5"/>
    <w:rsid w:val="00343A2C"/>
    <w:rsid w:val="0034709E"/>
    <w:rsid w:val="00351BA7"/>
    <w:rsid w:val="0035248B"/>
    <w:rsid w:val="0035528E"/>
    <w:rsid w:val="00362737"/>
    <w:rsid w:val="00380B4A"/>
    <w:rsid w:val="00382B3C"/>
    <w:rsid w:val="003A659F"/>
    <w:rsid w:val="003B43D7"/>
    <w:rsid w:val="003D03CB"/>
    <w:rsid w:val="003D34E6"/>
    <w:rsid w:val="003D759E"/>
    <w:rsid w:val="00400E30"/>
    <w:rsid w:val="004030FB"/>
    <w:rsid w:val="00422C22"/>
    <w:rsid w:val="00425C32"/>
    <w:rsid w:val="00434D41"/>
    <w:rsid w:val="00447F7F"/>
    <w:rsid w:val="00476F4F"/>
    <w:rsid w:val="00485EB3"/>
    <w:rsid w:val="00495134"/>
    <w:rsid w:val="004956F7"/>
    <w:rsid w:val="004C7FF1"/>
    <w:rsid w:val="004D30F3"/>
    <w:rsid w:val="004E38F3"/>
    <w:rsid w:val="004F126A"/>
    <w:rsid w:val="004F3BF6"/>
    <w:rsid w:val="004F7CD8"/>
    <w:rsid w:val="00500D41"/>
    <w:rsid w:val="005042D2"/>
    <w:rsid w:val="00524E0F"/>
    <w:rsid w:val="0052609E"/>
    <w:rsid w:val="0054672D"/>
    <w:rsid w:val="00556939"/>
    <w:rsid w:val="00557E82"/>
    <w:rsid w:val="0056602D"/>
    <w:rsid w:val="005764AD"/>
    <w:rsid w:val="00591CA4"/>
    <w:rsid w:val="005C6CC5"/>
    <w:rsid w:val="005D4695"/>
    <w:rsid w:val="005E748B"/>
    <w:rsid w:val="005F1D83"/>
    <w:rsid w:val="005F5828"/>
    <w:rsid w:val="0061137B"/>
    <w:rsid w:val="00613D81"/>
    <w:rsid w:val="00620F6C"/>
    <w:rsid w:val="0062391B"/>
    <w:rsid w:val="0064158C"/>
    <w:rsid w:val="00646D19"/>
    <w:rsid w:val="00654017"/>
    <w:rsid w:val="00655073"/>
    <w:rsid w:val="00657241"/>
    <w:rsid w:val="00667DB8"/>
    <w:rsid w:val="00693147"/>
    <w:rsid w:val="006A4380"/>
    <w:rsid w:val="006B1826"/>
    <w:rsid w:val="006B4E9E"/>
    <w:rsid w:val="006C4145"/>
    <w:rsid w:val="006C7622"/>
    <w:rsid w:val="006C76BD"/>
    <w:rsid w:val="006D442D"/>
    <w:rsid w:val="006D549E"/>
    <w:rsid w:val="006F1865"/>
    <w:rsid w:val="007142F9"/>
    <w:rsid w:val="00715013"/>
    <w:rsid w:val="00717DED"/>
    <w:rsid w:val="00737639"/>
    <w:rsid w:val="00741A7B"/>
    <w:rsid w:val="00742AA4"/>
    <w:rsid w:val="00742F15"/>
    <w:rsid w:val="00743BF3"/>
    <w:rsid w:val="00751F56"/>
    <w:rsid w:val="007533BC"/>
    <w:rsid w:val="00773A8E"/>
    <w:rsid w:val="00776F63"/>
    <w:rsid w:val="00784CAF"/>
    <w:rsid w:val="007C5A25"/>
    <w:rsid w:val="007D4025"/>
    <w:rsid w:val="007D57A6"/>
    <w:rsid w:val="007D71ED"/>
    <w:rsid w:val="007F1CB9"/>
    <w:rsid w:val="0080325E"/>
    <w:rsid w:val="00805ACC"/>
    <w:rsid w:val="0081401E"/>
    <w:rsid w:val="008274B3"/>
    <w:rsid w:val="00827EBB"/>
    <w:rsid w:val="008311EC"/>
    <w:rsid w:val="0083125B"/>
    <w:rsid w:val="0084255F"/>
    <w:rsid w:val="008427C6"/>
    <w:rsid w:val="0085040F"/>
    <w:rsid w:val="0085255E"/>
    <w:rsid w:val="0085289A"/>
    <w:rsid w:val="008565BF"/>
    <w:rsid w:val="008623BE"/>
    <w:rsid w:val="008671F0"/>
    <w:rsid w:val="00870B1E"/>
    <w:rsid w:val="00870CDD"/>
    <w:rsid w:val="00880D7D"/>
    <w:rsid w:val="00885AF5"/>
    <w:rsid w:val="008938B1"/>
    <w:rsid w:val="0089768F"/>
    <w:rsid w:val="008A0C14"/>
    <w:rsid w:val="008B3735"/>
    <w:rsid w:val="008B7C64"/>
    <w:rsid w:val="008F5EA0"/>
    <w:rsid w:val="00906B33"/>
    <w:rsid w:val="00945EFB"/>
    <w:rsid w:val="00950A7F"/>
    <w:rsid w:val="00950B0D"/>
    <w:rsid w:val="00953633"/>
    <w:rsid w:val="00961727"/>
    <w:rsid w:val="00983DCF"/>
    <w:rsid w:val="009864E5"/>
    <w:rsid w:val="009B1EBF"/>
    <w:rsid w:val="009C2EAC"/>
    <w:rsid w:val="009E7591"/>
    <w:rsid w:val="00A02F74"/>
    <w:rsid w:val="00A05B97"/>
    <w:rsid w:val="00A17C94"/>
    <w:rsid w:val="00A3058E"/>
    <w:rsid w:val="00A30671"/>
    <w:rsid w:val="00A332BB"/>
    <w:rsid w:val="00A33B23"/>
    <w:rsid w:val="00A40302"/>
    <w:rsid w:val="00A42611"/>
    <w:rsid w:val="00A51F82"/>
    <w:rsid w:val="00A70EC5"/>
    <w:rsid w:val="00A76F85"/>
    <w:rsid w:val="00A84874"/>
    <w:rsid w:val="00A90A3E"/>
    <w:rsid w:val="00AB1186"/>
    <w:rsid w:val="00AB4350"/>
    <w:rsid w:val="00AB7DA6"/>
    <w:rsid w:val="00AC4831"/>
    <w:rsid w:val="00AD7A2B"/>
    <w:rsid w:val="00AE255D"/>
    <w:rsid w:val="00AF040D"/>
    <w:rsid w:val="00B05A0B"/>
    <w:rsid w:val="00B065E2"/>
    <w:rsid w:val="00B2015C"/>
    <w:rsid w:val="00B27E70"/>
    <w:rsid w:val="00B3192D"/>
    <w:rsid w:val="00B54C37"/>
    <w:rsid w:val="00B6313A"/>
    <w:rsid w:val="00BC3358"/>
    <w:rsid w:val="00C00129"/>
    <w:rsid w:val="00C10B6A"/>
    <w:rsid w:val="00C20D91"/>
    <w:rsid w:val="00C215B7"/>
    <w:rsid w:val="00C21CB6"/>
    <w:rsid w:val="00C26085"/>
    <w:rsid w:val="00C26D34"/>
    <w:rsid w:val="00C337C5"/>
    <w:rsid w:val="00C36103"/>
    <w:rsid w:val="00C478AB"/>
    <w:rsid w:val="00C750A9"/>
    <w:rsid w:val="00C82DA0"/>
    <w:rsid w:val="00C8337C"/>
    <w:rsid w:val="00C93727"/>
    <w:rsid w:val="00C97FC1"/>
    <w:rsid w:val="00CA1F9C"/>
    <w:rsid w:val="00CB2C68"/>
    <w:rsid w:val="00CC784E"/>
    <w:rsid w:val="00CE7959"/>
    <w:rsid w:val="00CF6076"/>
    <w:rsid w:val="00CF78BE"/>
    <w:rsid w:val="00D2368D"/>
    <w:rsid w:val="00D42CE4"/>
    <w:rsid w:val="00D53AFC"/>
    <w:rsid w:val="00D67966"/>
    <w:rsid w:val="00D727E2"/>
    <w:rsid w:val="00D86CF8"/>
    <w:rsid w:val="00DC0418"/>
    <w:rsid w:val="00DC0670"/>
    <w:rsid w:val="00DE29B7"/>
    <w:rsid w:val="00DF631F"/>
    <w:rsid w:val="00DF6B44"/>
    <w:rsid w:val="00E06059"/>
    <w:rsid w:val="00E10CD3"/>
    <w:rsid w:val="00E12773"/>
    <w:rsid w:val="00E206C5"/>
    <w:rsid w:val="00E22D1B"/>
    <w:rsid w:val="00E2315E"/>
    <w:rsid w:val="00E543F3"/>
    <w:rsid w:val="00E56513"/>
    <w:rsid w:val="00E663F7"/>
    <w:rsid w:val="00E76003"/>
    <w:rsid w:val="00E80122"/>
    <w:rsid w:val="00EA598A"/>
    <w:rsid w:val="00EB7E04"/>
    <w:rsid w:val="00ED47F1"/>
    <w:rsid w:val="00F043E9"/>
    <w:rsid w:val="00F105A2"/>
    <w:rsid w:val="00F106AF"/>
    <w:rsid w:val="00F15F97"/>
    <w:rsid w:val="00F1632A"/>
    <w:rsid w:val="00F32ACE"/>
    <w:rsid w:val="00F35C3E"/>
    <w:rsid w:val="00F66B9D"/>
    <w:rsid w:val="00F707A2"/>
    <w:rsid w:val="00F87870"/>
    <w:rsid w:val="00FB490A"/>
    <w:rsid w:val="00FB4D3C"/>
    <w:rsid w:val="00FB59A2"/>
    <w:rsid w:val="00FC0973"/>
    <w:rsid w:val="00FC2859"/>
    <w:rsid w:val="00FC2C2B"/>
    <w:rsid w:val="00FD40ED"/>
    <w:rsid w:val="00FD4C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3F7585"/>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semiHidden/>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0ED41-3D55-5E43-B4E7-6D6F1D24A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11</Pages>
  <Words>10178</Words>
  <Characters>58015</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7</cp:revision>
  <dcterms:created xsi:type="dcterms:W3CDTF">2018-05-14T08:37:00Z</dcterms:created>
  <dcterms:modified xsi:type="dcterms:W3CDTF">2018-05-2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pWXdRCGi"/&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